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3D9F" w:rsidRPr="00D544D2" w:rsidRDefault="00F33B09" w:rsidP="008B3E68">
      <w:pPr>
        <w:spacing w:after="0" w:line="36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bookmarkStart w:id="0" w:name="_GoBack"/>
      <w:bookmarkEnd w:id="0"/>
      <w:r w:rsidRPr="00D544D2">
        <w:rPr>
          <w:rFonts w:ascii="Times New Roman" w:hAnsi="Times New Roman" w:cs="Times New Roman"/>
          <w:b/>
          <w:noProof/>
          <w:sz w:val="20"/>
          <w:szCs w:val="20"/>
          <w:lang w:eastAsia="da-DK"/>
        </w:rPr>
        <w:drawing>
          <wp:anchor distT="0" distB="0" distL="114300" distR="114300" simplePos="0" relativeHeight="251658240" behindDoc="0" locked="0" layoutInCell="1" allowOverlap="1" wp14:anchorId="04B65097" wp14:editId="613E5173">
            <wp:simplePos x="0" y="0"/>
            <wp:positionH relativeFrom="column">
              <wp:posOffset>4597197</wp:posOffset>
            </wp:positionH>
            <wp:positionV relativeFrom="paragraph">
              <wp:posOffset>-824179</wp:posOffset>
            </wp:positionV>
            <wp:extent cx="1486535" cy="1486535"/>
            <wp:effectExtent l="0" t="0" r="0" b="0"/>
            <wp:wrapNone/>
            <wp:docPr id="2" name="Bille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6535" cy="14865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23D9F" w:rsidRPr="00D544D2">
        <w:rPr>
          <w:rFonts w:ascii="Times New Roman" w:hAnsi="Times New Roman" w:cs="Times New Roman"/>
          <w:b/>
          <w:sz w:val="20"/>
          <w:szCs w:val="20"/>
          <w:lang w:val="en-US"/>
        </w:rPr>
        <w:t xml:space="preserve">Curriculum Vitae: Anne Ranning    </w:t>
      </w:r>
      <w:r w:rsidR="003409DB" w:rsidRPr="00D544D2">
        <w:rPr>
          <w:rFonts w:ascii="Times New Roman" w:hAnsi="Times New Roman" w:cs="Times New Roman"/>
          <w:b/>
          <w:sz w:val="20"/>
          <w:szCs w:val="20"/>
          <w:lang w:val="en-US"/>
        </w:rPr>
        <w:t xml:space="preserve">                          </w:t>
      </w:r>
    </w:p>
    <w:p w:rsidR="00840376" w:rsidRPr="00D544D2" w:rsidRDefault="000C595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>Born</w:t>
      </w:r>
      <w:r w:rsidR="00323D9F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1979. </w:t>
      </w:r>
      <w:r w:rsidR="00B60E89" w:rsidRPr="00D544D2">
        <w:rPr>
          <w:rFonts w:ascii="Times New Roman" w:hAnsi="Times New Roman" w:cs="Times New Roman"/>
          <w:sz w:val="20"/>
          <w:szCs w:val="20"/>
          <w:lang w:val="en-US"/>
        </w:rPr>
        <w:t>Two children.</w:t>
      </w:r>
    </w:p>
    <w:p w:rsidR="00166698" w:rsidRPr="00D544D2" w:rsidRDefault="00166698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BB69F3" w:rsidRPr="00D544D2" w:rsidRDefault="0084037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b/>
          <w:sz w:val="20"/>
          <w:szCs w:val="20"/>
          <w:lang w:val="en-US"/>
        </w:rPr>
        <w:t>Education</w:t>
      </w:r>
      <w:r w:rsidR="00BB69F3" w:rsidRPr="00D544D2">
        <w:rPr>
          <w:rFonts w:ascii="Times New Roman" w:hAnsi="Times New Roman" w:cs="Times New Roman"/>
          <w:b/>
          <w:sz w:val="20"/>
          <w:szCs w:val="20"/>
          <w:lang w:val="en-US"/>
        </w:rPr>
        <w:t xml:space="preserve">              </w:t>
      </w:r>
    </w:p>
    <w:p w:rsidR="00BB69F3" w:rsidRPr="00D544D2" w:rsidRDefault="000C595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>2016</w:t>
      </w:r>
      <w:r w:rsidR="00BB69F3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PhD </w:t>
      </w:r>
      <w:r w:rsidR="00B60E89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degree </w:t>
      </w:r>
      <w:r w:rsidR="00F33B09" w:rsidRPr="00D544D2">
        <w:rPr>
          <w:rFonts w:ascii="Times New Roman" w:hAnsi="Times New Roman" w:cs="Times New Roman"/>
          <w:sz w:val="20"/>
          <w:szCs w:val="20"/>
          <w:lang w:val="en-US"/>
        </w:rPr>
        <w:t>in Psychiatry from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University of Copenhagen, Faculty of Health Sciences</w:t>
      </w:r>
      <w:r w:rsidR="00B7174B">
        <w:rPr>
          <w:rFonts w:ascii="Times New Roman" w:hAnsi="Times New Roman" w:cs="Times New Roman"/>
          <w:sz w:val="20"/>
          <w:szCs w:val="20"/>
          <w:lang w:val="en-US"/>
        </w:rPr>
        <w:t>, with the dissertation</w:t>
      </w:r>
      <w:proofErr w:type="gramStart"/>
      <w:r w:rsidR="00B7174B">
        <w:rPr>
          <w:rFonts w:ascii="Times New Roman" w:hAnsi="Times New Roman" w:cs="Times New Roman"/>
          <w:sz w:val="20"/>
          <w:szCs w:val="20"/>
          <w:lang w:val="en-US"/>
        </w:rPr>
        <w:t xml:space="preserve">: </w:t>
      </w:r>
      <w:r w:rsidR="00DF2819" w:rsidRPr="00DF2819">
        <w:rPr>
          <w:rFonts w:ascii="Times New Roman" w:hAnsi="Times New Roman" w:cs="Times New Roman"/>
          <w:sz w:val="20"/>
          <w:szCs w:val="20"/>
          <w:lang w:val="en-US"/>
        </w:rPr>
        <w:t>”</w:t>
      </w:r>
      <w:proofErr w:type="gramEnd"/>
      <w:r w:rsidR="00DF2819" w:rsidRPr="00DF2819">
        <w:rPr>
          <w:rFonts w:ascii="Times New Roman" w:hAnsi="Times New Roman" w:cs="Times New Roman"/>
          <w:sz w:val="20"/>
          <w:szCs w:val="20"/>
          <w:lang w:val="en-US"/>
        </w:rPr>
        <w:t>When Parents Have Serious Mental Illness – Perspectives on children’s life circumstances.”</w:t>
      </w:r>
    </w:p>
    <w:p w:rsidR="00BB69F3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09: </w:t>
      </w:r>
      <w:r w:rsidR="000C5956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Master’s degree 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in Psychology </w:t>
      </w:r>
      <w:r w:rsidR="000C5956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from University of Aarhus. </w:t>
      </w:r>
    </w:p>
    <w:p w:rsidR="00BB69F3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05: </w:t>
      </w:r>
      <w:r w:rsidR="00D544D2" w:rsidRPr="00D544D2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0C5956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sychology at </w:t>
      </w:r>
      <w:proofErr w:type="spellStart"/>
      <w:r w:rsidRPr="00D544D2">
        <w:rPr>
          <w:rFonts w:ascii="Times New Roman" w:hAnsi="Times New Roman" w:cs="Times New Roman"/>
          <w:sz w:val="20"/>
          <w:szCs w:val="20"/>
          <w:lang w:val="en-US"/>
        </w:rPr>
        <w:t>Université</w:t>
      </w:r>
      <w:proofErr w:type="spellEnd"/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D544D2">
        <w:rPr>
          <w:rFonts w:ascii="Times New Roman" w:hAnsi="Times New Roman" w:cs="Times New Roman"/>
          <w:sz w:val="20"/>
          <w:szCs w:val="20"/>
          <w:lang w:val="en-US"/>
        </w:rPr>
        <w:t>Réné</w:t>
      </w:r>
      <w:proofErr w:type="spellEnd"/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Descartes, Paris 5.</w:t>
      </w:r>
      <w:r w:rsidR="00323D9F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0C5956" w:rsidRPr="00D544D2">
        <w:rPr>
          <w:rFonts w:ascii="Times New Roman" w:hAnsi="Times New Roman" w:cs="Times New Roman"/>
          <w:sz w:val="20"/>
          <w:szCs w:val="20"/>
          <w:lang w:val="en-US"/>
        </w:rPr>
        <w:t>France</w:t>
      </w:r>
      <w:r w:rsidR="00323D9F" w:rsidRPr="00D544D2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166698" w:rsidRPr="00D544D2" w:rsidRDefault="00166698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BB69F3" w:rsidRPr="00D544D2" w:rsidRDefault="00466181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b/>
          <w:sz w:val="20"/>
          <w:szCs w:val="20"/>
          <w:lang w:val="en-US"/>
        </w:rPr>
        <w:t>Professional experience</w:t>
      </w:r>
    </w:p>
    <w:p w:rsidR="008B3E68" w:rsidRDefault="00B063E6" w:rsidP="00BD2661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In my present clinical position I supervise the implementation </w:t>
      </w:r>
      <w:r w:rsidR="00DF2819">
        <w:rPr>
          <w:rFonts w:ascii="Times New Roman" w:hAnsi="Times New Roman" w:cs="Times New Roman"/>
          <w:sz w:val="20"/>
          <w:szCs w:val="20"/>
          <w:lang w:val="en-US"/>
        </w:rPr>
        <w:t xml:space="preserve">‘Family Talks’ with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children as next of kin to patients in adult psychiatric services. </w:t>
      </w:r>
      <w:r w:rsidR="00D26498" w:rsidRPr="00D544D2">
        <w:rPr>
          <w:rFonts w:ascii="Times New Roman" w:hAnsi="Times New Roman" w:cs="Times New Roman"/>
          <w:sz w:val="20"/>
          <w:szCs w:val="20"/>
          <w:lang w:val="en-US"/>
        </w:rPr>
        <w:t>During my PhD at Mental Health Centre Copenh</w:t>
      </w:r>
      <w:r w:rsidR="00DF2819">
        <w:rPr>
          <w:rFonts w:ascii="Times New Roman" w:hAnsi="Times New Roman" w:cs="Times New Roman"/>
          <w:sz w:val="20"/>
          <w:szCs w:val="20"/>
          <w:lang w:val="en-US"/>
        </w:rPr>
        <w:t xml:space="preserve">agen </w:t>
      </w:r>
      <w:r w:rsidR="00D26498" w:rsidRPr="00D544D2">
        <w:rPr>
          <w:rFonts w:ascii="Times New Roman" w:hAnsi="Times New Roman" w:cs="Times New Roman"/>
          <w:sz w:val="20"/>
          <w:szCs w:val="20"/>
          <w:lang w:val="en-US"/>
        </w:rPr>
        <w:t>I conducted three register-based studies</w:t>
      </w:r>
      <w:r w:rsidR="00DF2819">
        <w:rPr>
          <w:rFonts w:ascii="Times New Roman" w:hAnsi="Times New Roman" w:cs="Times New Roman"/>
          <w:sz w:val="20"/>
          <w:szCs w:val="20"/>
          <w:lang w:val="en-US"/>
        </w:rPr>
        <w:t xml:space="preserve"> on life circumstances</w:t>
      </w:r>
      <w:r w:rsidR="00D26498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, and one qualitative study on children of parents with serious mental illness. </w:t>
      </w:r>
      <w:r w:rsidR="00B7174B">
        <w:rPr>
          <w:rFonts w:ascii="Times New Roman" w:hAnsi="Times New Roman" w:cs="Times New Roman"/>
          <w:sz w:val="20"/>
          <w:szCs w:val="20"/>
          <w:lang w:val="en-US"/>
        </w:rPr>
        <w:t xml:space="preserve">My PhD was a part of </w:t>
      </w:r>
      <w:proofErr w:type="spellStart"/>
      <w:r w:rsidR="00B7174B">
        <w:rPr>
          <w:rFonts w:ascii="Times New Roman" w:hAnsi="Times New Roman" w:cs="Times New Roman"/>
          <w:sz w:val="20"/>
          <w:szCs w:val="20"/>
          <w:lang w:val="en-US"/>
        </w:rPr>
        <w:t>iPSYCH</w:t>
      </w:r>
      <w:proofErr w:type="gramStart"/>
      <w:r w:rsidR="00B7174B">
        <w:rPr>
          <w:rFonts w:ascii="Times New Roman" w:hAnsi="Times New Roman" w:cs="Times New Roman"/>
          <w:sz w:val="20"/>
          <w:szCs w:val="20"/>
          <w:lang w:val="en-US"/>
        </w:rPr>
        <w:t>,The</w:t>
      </w:r>
      <w:proofErr w:type="spellEnd"/>
      <w:proofErr w:type="gramEnd"/>
      <w:r w:rsidR="00B7174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B7174B" w:rsidRPr="00B7174B">
        <w:rPr>
          <w:rFonts w:ascii="Times New Roman" w:hAnsi="Times New Roman" w:cs="Times New Roman"/>
          <w:sz w:val="20"/>
          <w:szCs w:val="20"/>
          <w:lang w:val="en-US"/>
        </w:rPr>
        <w:t>Lundbeck</w:t>
      </w:r>
      <w:proofErr w:type="spellEnd"/>
      <w:r w:rsidR="00B7174B" w:rsidRPr="00B7174B">
        <w:rPr>
          <w:rFonts w:ascii="Times New Roman" w:hAnsi="Times New Roman" w:cs="Times New Roman"/>
          <w:sz w:val="20"/>
          <w:szCs w:val="20"/>
          <w:lang w:val="en-US"/>
        </w:rPr>
        <w:t xml:space="preserve"> Foundation Initiative for Integrative Psychiatric Research</w:t>
      </w:r>
      <w:r w:rsidR="00B7174B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D26498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I also participated as a research psychologist in the project Via7 – The Danish High Risk and Resilience Study. </w:t>
      </w:r>
    </w:p>
    <w:p w:rsidR="00BD2661" w:rsidRDefault="00BD2661" w:rsidP="00BD2661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8A5E66" w:rsidRDefault="008A5E66" w:rsidP="00BD2661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2019: Primary Investigator in The Danish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Beardslee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 Family Intervention Trial</w:t>
      </w:r>
      <w:r w:rsidR="00994156">
        <w:rPr>
          <w:rFonts w:ascii="Times New Roman" w:hAnsi="Times New Roman" w:cs="Times New Roman"/>
          <w:sz w:val="20"/>
          <w:szCs w:val="20"/>
          <w:lang w:val="en-US"/>
        </w:rPr>
        <w:t xml:space="preserve">, with grant of 9,200,000 DKK from </w:t>
      </w:r>
      <w:proofErr w:type="spellStart"/>
      <w:r w:rsidR="00994156">
        <w:rPr>
          <w:rFonts w:ascii="Times New Roman" w:hAnsi="Times New Roman" w:cs="Times New Roman"/>
          <w:sz w:val="20"/>
          <w:szCs w:val="20"/>
          <w:lang w:val="en-US"/>
        </w:rPr>
        <w:t>TrygFonden</w:t>
      </w:r>
      <w:proofErr w:type="spellEnd"/>
      <w:r w:rsidR="00994156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BD2661" w:rsidRDefault="00BD2661" w:rsidP="008B3E68">
      <w:pPr>
        <w:shd w:val="clear" w:color="auto" w:fill="FFFFFF"/>
        <w:spacing w:after="0" w:line="360" w:lineRule="auto"/>
        <w:textAlignment w:val="center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2018: Workshop at Danish Child and Adolescent Mental Health Research Day, Region Zealand.  </w:t>
      </w:r>
    </w:p>
    <w:p w:rsidR="008B3E68" w:rsidRDefault="008B3E68" w:rsidP="008B3E68">
      <w:pPr>
        <w:shd w:val="clear" w:color="auto" w:fill="FFFFFF"/>
        <w:spacing w:after="0" w:line="360" w:lineRule="auto"/>
        <w:textAlignment w:val="center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2018:</w:t>
      </w:r>
      <w:r w:rsidR="00357BA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Invited speaker at International Day for Suicide Prevention</w:t>
      </w:r>
    </w:p>
    <w:p w:rsidR="008B3E68" w:rsidRDefault="008B3E68" w:rsidP="008B3E68">
      <w:pPr>
        <w:shd w:val="clear" w:color="auto" w:fill="FFFFFF"/>
        <w:spacing w:after="0" w:line="360" w:lineRule="auto"/>
        <w:textAlignment w:val="center"/>
        <w:rPr>
          <w:rFonts w:ascii="Arial" w:eastAsia="Times New Roman" w:hAnsi="Arial" w:cs="Arial"/>
          <w:sz w:val="28"/>
          <w:szCs w:val="28"/>
          <w:lang w:val="en-US" w:eastAsia="da-DK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2018: Invited speaker at Third Global Excellence in Health Prize Conference in Early Intervention in Psychosis: Status and new initiatives.</w:t>
      </w:r>
    </w:p>
    <w:p w:rsidR="008B3E68" w:rsidRPr="008B3E68" w:rsidRDefault="008B3E68" w:rsidP="008B3E68">
      <w:pPr>
        <w:shd w:val="clear" w:color="auto" w:fill="FFFFFF"/>
        <w:spacing w:after="0" w:line="360" w:lineRule="auto"/>
        <w:textAlignment w:val="center"/>
        <w:rPr>
          <w:rFonts w:ascii="Arial" w:eastAsia="Times New Roman" w:hAnsi="Arial" w:cs="Arial"/>
          <w:sz w:val="28"/>
          <w:szCs w:val="28"/>
          <w:lang w:val="en-US" w:eastAsia="da-DK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2018:</w:t>
      </w:r>
      <w:r w:rsidR="00357BA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>External lecturer at Institute of Psychology, University of Copenhagen in the field of clinical psychiatry</w:t>
      </w:r>
    </w:p>
    <w:p w:rsidR="00E23B09" w:rsidRPr="00E23B09" w:rsidRDefault="00E23B09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2017:</w:t>
      </w:r>
      <w:r w:rsidR="008B3E68">
        <w:rPr>
          <w:rFonts w:ascii="Times New Roman" w:hAnsi="Times New Roman" w:cs="Times New Roman"/>
          <w:sz w:val="20"/>
          <w:szCs w:val="20"/>
          <w:lang w:val="en-US"/>
        </w:rPr>
        <w:t xml:space="preserve"> For the project “Parental Suicidality”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Awarded Post-doc </w:t>
      </w:r>
      <w:r w:rsidRPr="00E23B09">
        <w:rPr>
          <w:rFonts w:ascii="Times New Roman" w:hAnsi="Times New Roman" w:cs="Times New Roman"/>
          <w:sz w:val="20"/>
          <w:szCs w:val="20"/>
          <w:lang w:val="en-US"/>
        </w:rPr>
        <w:t xml:space="preserve">Grant </w:t>
      </w:r>
      <w:r w:rsidR="00EA2195">
        <w:rPr>
          <w:rFonts w:ascii="Times New Roman" w:hAnsi="Times New Roman" w:cs="Times New Roman"/>
          <w:sz w:val="20"/>
          <w:szCs w:val="20"/>
          <w:lang w:val="en-US"/>
        </w:rPr>
        <w:t xml:space="preserve">of 1.900.000 DKK </w:t>
      </w:r>
      <w:r w:rsidRPr="00E23B09">
        <w:rPr>
          <w:rFonts w:ascii="Times New Roman" w:hAnsi="Times New Roman" w:cs="Times New Roman"/>
          <w:sz w:val="20"/>
          <w:szCs w:val="20"/>
          <w:lang w:val="en-US"/>
        </w:rPr>
        <w:t>from the Capital Region of De</w:t>
      </w:r>
      <w:r w:rsidR="00EA2195">
        <w:rPr>
          <w:rFonts w:ascii="Times New Roman" w:hAnsi="Times New Roman" w:cs="Times New Roman"/>
          <w:sz w:val="20"/>
          <w:szCs w:val="20"/>
          <w:lang w:val="en-US"/>
        </w:rPr>
        <w:t>nmark, Mental Health Services</w:t>
      </w:r>
      <w:r w:rsidR="008B3E68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7F496E" w:rsidRPr="00E23B09" w:rsidRDefault="007F496E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D544D2">
        <w:rPr>
          <w:rFonts w:ascii="Times New Roman" w:hAnsi="Times New Roman" w:cs="Times New Roman"/>
          <w:sz w:val="20"/>
          <w:szCs w:val="20"/>
        </w:rPr>
        <w:t xml:space="preserve">2016: </w:t>
      </w:r>
      <w:proofErr w:type="spellStart"/>
      <w:r w:rsidRPr="00D544D2">
        <w:rPr>
          <w:rFonts w:ascii="Times New Roman" w:hAnsi="Times New Roman" w:cs="Times New Roman"/>
          <w:sz w:val="20"/>
          <w:szCs w:val="20"/>
        </w:rPr>
        <w:t>Invited</w:t>
      </w:r>
      <w:proofErr w:type="spellEnd"/>
      <w:r w:rsidRPr="00D544D2">
        <w:rPr>
          <w:rFonts w:ascii="Times New Roman" w:hAnsi="Times New Roman" w:cs="Times New Roman"/>
          <w:sz w:val="20"/>
          <w:szCs w:val="20"/>
        </w:rPr>
        <w:t xml:space="preserve"> oral presenter at </w:t>
      </w:r>
      <w:proofErr w:type="spellStart"/>
      <w:r w:rsidRPr="00D544D2">
        <w:rPr>
          <w:rFonts w:ascii="Times New Roman" w:hAnsi="Times New Roman" w:cs="Times New Roman"/>
          <w:sz w:val="20"/>
          <w:szCs w:val="20"/>
        </w:rPr>
        <w:t>Psykatriens</w:t>
      </w:r>
      <w:proofErr w:type="spellEnd"/>
      <w:r w:rsidRPr="00D544D2">
        <w:rPr>
          <w:rFonts w:ascii="Times New Roman" w:hAnsi="Times New Roman" w:cs="Times New Roman"/>
          <w:sz w:val="20"/>
          <w:szCs w:val="20"/>
        </w:rPr>
        <w:t xml:space="preserve"> Forskningsdag as </w:t>
      </w:r>
      <w:proofErr w:type="spellStart"/>
      <w:r w:rsidRPr="00D544D2">
        <w:rPr>
          <w:rFonts w:ascii="Times New Roman" w:hAnsi="Times New Roman" w:cs="Times New Roman"/>
          <w:sz w:val="20"/>
          <w:szCs w:val="20"/>
        </w:rPr>
        <w:t>selected</w:t>
      </w:r>
      <w:proofErr w:type="spellEnd"/>
      <w:r w:rsidRPr="00D544D2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D544D2">
        <w:rPr>
          <w:rFonts w:ascii="Times New Roman" w:hAnsi="Times New Roman" w:cs="Times New Roman"/>
          <w:sz w:val="20"/>
          <w:szCs w:val="20"/>
        </w:rPr>
        <w:t>PhD</w:t>
      </w:r>
      <w:proofErr w:type="spellEnd"/>
    </w:p>
    <w:p w:rsidR="00094607" w:rsidRPr="00D544D2" w:rsidRDefault="00094607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>2016: Oral presenter at Early Intervention in Mental Health Conference, Milan.</w:t>
      </w:r>
    </w:p>
    <w:p w:rsidR="00F3627C" w:rsidRPr="00D544D2" w:rsidRDefault="000C595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>2016: Oral presenter at</w:t>
      </w:r>
      <w:r w:rsidR="00F3627C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Schizophrenia International Research Society Conference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, Florence</w:t>
      </w:r>
      <w:r w:rsidR="00F3627C" w:rsidRPr="00D544D2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:rsidR="00D26498" w:rsidRPr="00D544D2" w:rsidRDefault="00D26498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16: Oral presenter at the </w:t>
      </w:r>
      <w:proofErr w:type="spellStart"/>
      <w:r w:rsidRPr="00D544D2">
        <w:rPr>
          <w:rFonts w:ascii="Times New Roman" w:hAnsi="Times New Roman" w:cs="Times New Roman"/>
          <w:sz w:val="20"/>
          <w:szCs w:val="20"/>
          <w:lang w:val="en-US"/>
        </w:rPr>
        <w:t>iPsych</w:t>
      </w:r>
      <w:proofErr w:type="spellEnd"/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annual meeting, Denmark.</w:t>
      </w:r>
    </w:p>
    <w:p w:rsidR="00840376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>2015-</w:t>
      </w:r>
      <w:r w:rsidR="00C736F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C736FE">
        <w:rPr>
          <w:rFonts w:ascii="Times New Roman" w:hAnsi="Times New Roman" w:cs="Times New Roman"/>
          <w:sz w:val="20"/>
          <w:szCs w:val="20"/>
          <w:lang w:val="en-US"/>
        </w:rPr>
        <w:t>present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:</w:t>
      </w:r>
      <w:proofErr w:type="gramEnd"/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C736FE">
        <w:rPr>
          <w:rFonts w:ascii="Times New Roman" w:hAnsi="Times New Roman" w:cs="Times New Roman"/>
          <w:sz w:val="20"/>
          <w:szCs w:val="20"/>
          <w:lang w:val="en-US"/>
        </w:rPr>
        <w:t>C</w:t>
      </w:r>
      <w:r w:rsidR="00D26498" w:rsidRPr="00D544D2">
        <w:rPr>
          <w:rFonts w:ascii="Times New Roman" w:hAnsi="Times New Roman" w:cs="Times New Roman"/>
          <w:sz w:val="20"/>
          <w:szCs w:val="20"/>
          <w:lang w:val="en-US"/>
        </w:rPr>
        <w:t>linical psychologist at Mental Health Center Copenhagen.</w:t>
      </w:r>
    </w:p>
    <w:p w:rsidR="00F33B09" w:rsidRDefault="0084037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15: Oral presenter at </w:t>
      </w:r>
      <w:r w:rsidR="003409DB" w:rsidRPr="00D544D2">
        <w:rPr>
          <w:rFonts w:ascii="Times New Roman" w:hAnsi="Times New Roman" w:cs="Times New Roman"/>
          <w:sz w:val="20"/>
          <w:szCs w:val="20"/>
          <w:lang w:val="en-US"/>
        </w:rPr>
        <w:t>International Congress of Schizophrenia Research, USA.</w:t>
      </w:r>
    </w:p>
    <w:p w:rsidR="00DF2819" w:rsidRDefault="00DF2819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2017-present: Senior</w:t>
      </w:r>
      <w:r w:rsidRPr="00DF2819">
        <w:rPr>
          <w:rFonts w:ascii="Times New Roman" w:hAnsi="Times New Roman" w:cs="Times New Roman"/>
          <w:sz w:val="20"/>
          <w:szCs w:val="20"/>
          <w:lang w:val="en-US"/>
        </w:rPr>
        <w:t xml:space="preserve"> researcher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DF2819">
        <w:rPr>
          <w:rFonts w:ascii="Times New Roman" w:hAnsi="Times New Roman" w:cs="Times New Roman"/>
          <w:sz w:val="20"/>
          <w:szCs w:val="20"/>
          <w:lang w:val="en-US"/>
        </w:rPr>
        <w:t xml:space="preserve">in </w:t>
      </w:r>
      <w:proofErr w:type="spellStart"/>
      <w:r w:rsidRPr="00DF2819">
        <w:rPr>
          <w:rFonts w:ascii="Times New Roman" w:hAnsi="Times New Roman" w:cs="Times New Roman"/>
          <w:sz w:val="20"/>
          <w:szCs w:val="20"/>
          <w:lang w:val="en-US"/>
        </w:rPr>
        <w:t>iPSYC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DF2819">
        <w:rPr>
          <w:rFonts w:ascii="Times New Roman" w:hAnsi="Times New Roman" w:cs="Times New Roman"/>
          <w:sz w:val="20"/>
          <w:szCs w:val="20"/>
          <w:lang w:val="en-US"/>
        </w:rPr>
        <w:t xml:space="preserve">The </w:t>
      </w:r>
      <w:proofErr w:type="spellStart"/>
      <w:r w:rsidRPr="00DF2819">
        <w:rPr>
          <w:rFonts w:ascii="Times New Roman" w:hAnsi="Times New Roman" w:cs="Times New Roman"/>
          <w:sz w:val="20"/>
          <w:szCs w:val="20"/>
          <w:lang w:val="en-US"/>
        </w:rPr>
        <w:t>Lundbeck</w:t>
      </w:r>
      <w:proofErr w:type="spellEnd"/>
      <w:r w:rsidRPr="00DF2819">
        <w:rPr>
          <w:rFonts w:ascii="Times New Roman" w:hAnsi="Times New Roman" w:cs="Times New Roman"/>
          <w:sz w:val="20"/>
          <w:szCs w:val="20"/>
          <w:lang w:val="en-US"/>
        </w:rPr>
        <w:t xml:space="preserve"> Foundation Initiative for In</w:t>
      </w:r>
      <w:r>
        <w:rPr>
          <w:rFonts w:ascii="Times New Roman" w:hAnsi="Times New Roman" w:cs="Times New Roman"/>
          <w:sz w:val="20"/>
          <w:szCs w:val="20"/>
          <w:lang w:val="en-US"/>
        </w:rPr>
        <w:t>tegrative Psychiatric Research</w:t>
      </w:r>
    </w:p>
    <w:p w:rsidR="00DF2819" w:rsidRDefault="00DF2819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2013-2016: 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Phd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-student in </w:t>
      </w:r>
      <w:proofErr w:type="spellStart"/>
      <w:r w:rsidRPr="00DF2819">
        <w:rPr>
          <w:rFonts w:ascii="Times New Roman" w:hAnsi="Times New Roman" w:cs="Times New Roman"/>
          <w:sz w:val="20"/>
          <w:szCs w:val="20"/>
          <w:lang w:val="en-US"/>
        </w:rPr>
        <w:t>iPSYCH</w:t>
      </w:r>
      <w:proofErr w:type="spellEnd"/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DF2819">
        <w:rPr>
          <w:rFonts w:ascii="Times New Roman" w:hAnsi="Times New Roman" w:cs="Times New Roman"/>
          <w:sz w:val="20"/>
          <w:szCs w:val="20"/>
          <w:lang w:val="en-US"/>
        </w:rPr>
        <w:t>The Lundbeck Foundation Initiative for Integrative Psychiatric Research</w:t>
      </w:r>
    </w:p>
    <w:p w:rsidR="00C736FE" w:rsidRPr="00D544D2" w:rsidRDefault="00C736FE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2013: Contributor of guidelines for pregnant women with schizophrenia for the Danish Health Authority</w:t>
      </w:r>
    </w:p>
    <w:p w:rsidR="00BB69F3" w:rsidRPr="00D544D2" w:rsidRDefault="0084037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>2012-2013: Research psychologist</w:t>
      </w:r>
      <w:r w:rsidR="00BB69F3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i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n</w:t>
      </w:r>
      <w:r w:rsidR="00BB69F3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Via7 – The Danish High Risk and Resilience Study</w:t>
      </w:r>
    </w:p>
    <w:p w:rsidR="00840376" w:rsidRPr="00D544D2" w:rsidRDefault="00840376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D544D2">
        <w:rPr>
          <w:rFonts w:ascii="Times New Roman" w:hAnsi="Times New Roman" w:cs="Times New Roman"/>
          <w:sz w:val="20"/>
          <w:szCs w:val="20"/>
          <w:lang w:val="en-US"/>
        </w:rPr>
        <w:t>2010 :</w:t>
      </w:r>
      <w:proofErr w:type="gramEnd"/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Research </w:t>
      </w:r>
      <w:r w:rsidR="00466181" w:rsidRPr="00D544D2">
        <w:rPr>
          <w:rFonts w:ascii="Times New Roman" w:hAnsi="Times New Roman" w:cs="Times New Roman"/>
          <w:sz w:val="20"/>
          <w:szCs w:val="20"/>
          <w:lang w:val="en-US"/>
        </w:rPr>
        <w:t>assistant</w:t>
      </w:r>
      <w:r w:rsidR="00BB69F3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i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n the OPUS II trial, Mental Health Center Copenhagen.</w:t>
      </w:r>
    </w:p>
    <w:p w:rsidR="00BB69F3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09: </w:t>
      </w:r>
      <w:r w:rsidR="00466181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Employed </w:t>
      </w:r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as a caretaker </w:t>
      </w:r>
      <w:r w:rsidR="00466181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at </w:t>
      </w:r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a residential facility for 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peo</w:t>
      </w:r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>p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l</w:t>
      </w:r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>e with dual diagnosis of mental illness and substance abuse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proofErr w:type="spellStart"/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>Kirkens</w:t>
      </w:r>
      <w:proofErr w:type="spellEnd"/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>Korshær</w:t>
      </w:r>
      <w:proofErr w:type="spellEnd"/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>, Copenhagen.</w:t>
      </w:r>
    </w:p>
    <w:p w:rsidR="00BB69F3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09: </w:t>
      </w:r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Participant in 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“</w:t>
      </w:r>
      <w:r w:rsidR="00DE45E7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U.S. Exchange program - 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Outreach and Integration of Marginalized Populations in Denm</w:t>
      </w:r>
      <w:r w:rsidR="00DE45E7" w:rsidRPr="00D544D2">
        <w:rPr>
          <w:rFonts w:ascii="Times New Roman" w:hAnsi="Times New Roman" w:cs="Times New Roman"/>
          <w:sz w:val="20"/>
          <w:szCs w:val="20"/>
          <w:lang w:val="en-US"/>
        </w:rPr>
        <w:t>ark</w:t>
      </w:r>
      <w:r w:rsidR="00A070BA" w:rsidRPr="00D544D2">
        <w:rPr>
          <w:rFonts w:ascii="Times New Roman" w:hAnsi="Times New Roman" w:cs="Times New Roman"/>
          <w:sz w:val="20"/>
          <w:szCs w:val="20"/>
          <w:lang w:val="en-US"/>
        </w:rPr>
        <w:t>” initiated by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U.S. Department of State. </w:t>
      </w:r>
    </w:p>
    <w:p w:rsidR="00BB69F3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2007 – 2009: 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Volunteer and subsequently employed at a night shelter for homeless people. </w:t>
      </w:r>
      <w:proofErr w:type="spellStart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Kirkens</w:t>
      </w:r>
      <w:proofErr w:type="spellEnd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Korshær</w:t>
      </w:r>
      <w:proofErr w:type="spellEnd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, Aarhus. </w:t>
      </w:r>
    </w:p>
    <w:p w:rsidR="00BB69F3" w:rsidRPr="00D544D2" w:rsidRDefault="00BB69F3" w:rsidP="008B3E68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2006 – 2008: 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Research-oriented internship at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B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ang </w:t>
      </w:r>
      <w:r w:rsidRPr="00D544D2">
        <w:rPr>
          <w:rFonts w:ascii="Times New Roman" w:hAnsi="Times New Roman" w:cs="Times New Roman"/>
          <w:sz w:val="20"/>
          <w:szCs w:val="20"/>
          <w:lang w:val="en-US"/>
        </w:rPr>
        <w:t>&amp;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spellStart"/>
      <w:r w:rsidRPr="00D544D2">
        <w:rPr>
          <w:rFonts w:ascii="Times New Roman" w:hAnsi="Times New Roman" w:cs="Times New Roman"/>
          <w:sz w:val="20"/>
          <w:szCs w:val="20"/>
          <w:lang w:val="en-US"/>
        </w:rPr>
        <w:t>O</w:t>
      </w:r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lufsen</w:t>
      </w:r>
      <w:proofErr w:type="spellEnd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 xml:space="preserve"> in </w:t>
      </w:r>
      <w:proofErr w:type="spellStart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Struer</w:t>
      </w:r>
      <w:proofErr w:type="spellEnd"/>
      <w:r w:rsidR="00E870FA" w:rsidRPr="00D544D2">
        <w:rPr>
          <w:rFonts w:ascii="Times New Roman" w:hAnsi="Times New Roman" w:cs="Times New Roman"/>
          <w:sz w:val="20"/>
          <w:szCs w:val="20"/>
          <w:lang w:val="en-US"/>
        </w:rPr>
        <w:t>, involving collaboration with NASA about astronauts’ deprivation of senses in space.</w:t>
      </w:r>
    </w:p>
    <w:p w:rsidR="00033384" w:rsidRPr="00D544D2" w:rsidRDefault="00D544D2" w:rsidP="008B3E68">
      <w:pPr>
        <w:spacing w:after="0" w:line="360" w:lineRule="auto"/>
        <w:rPr>
          <w:rFonts w:ascii="Times New Roman" w:hAnsi="Times New Roman" w:cs="Times New Roman"/>
          <w:color w:val="000000"/>
          <w:sz w:val="20"/>
          <w:szCs w:val="20"/>
          <w:lang w:val="en-GB"/>
        </w:rPr>
      </w:pPr>
      <w:r w:rsidRPr="00D544D2">
        <w:rPr>
          <w:rFonts w:ascii="Times New Roman" w:hAnsi="Times New Roman" w:cs="Times New Roman"/>
          <w:color w:val="000000"/>
          <w:sz w:val="20"/>
          <w:szCs w:val="20"/>
          <w:lang w:val="en-GB"/>
        </w:rPr>
        <w:t>2004-2005: Research assistant at The MR Research Centre, Aarhus University.</w:t>
      </w:r>
    </w:p>
    <w:p w:rsidR="00094607" w:rsidRPr="00D544D2" w:rsidRDefault="00094607" w:rsidP="008B3E68">
      <w:pPr>
        <w:spacing w:after="0" w:line="36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:rsidR="00094607" w:rsidRPr="00D544D2" w:rsidRDefault="00094607" w:rsidP="008B3E68">
      <w:pPr>
        <w:spacing w:after="0" w:line="36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b/>
          <w:sz w:val="20"/>
          <w:szCs w:val="20"/>
          <w:lang w:val="en-US"/>
        </w:rPr>
        <w:t>Publications</w:t>
      </w:r>
    </w:p>
    <w:p w:rsidR="00094607" w:rsidRDefault="00094607" w:rsidP="008B3E68">
      <w:pPr>
        <w:spacing w:after="0" w:line="36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544D2">
        <w:rPr>
          <w:rFonts w:ascii="Times New Roman" w:hAnsi="Times New Roman" w:cs="Times New Roman"/>
          <w:b/>
          <w:sz w:val="20"/>
          <w:szCs w:val="20"/>
          <w:lang w:val="en-US"/>
        </w:rPr>
        <w:t>Published:</w:t>
      </w:r>
    </w:p>
    <w:p w:rsidR="00A33FD9" w:rsidRPr="00A33FD9" w:rsidRDefault="00A33FD9" w:rsidP="00A33FD9">
      <w:pPr>
        <w:pStyle w:val="Listeafsnit"/>
        <w:numPr>
          <w:ilvl w:val="0"/>
          <w:numId w:val="4"/>
        </w:num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Ranning A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Laursen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T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Hjorthøj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C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Thorup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A, Nordentoft M. </w:t>
      </w:r>
      <w:r w:rsidRPr="00A33FD9">
        <w:rPr>
          <w:rFonts w:ascii="Times New Roman" w:hAnsi="Times New Roman" w:cs="Times New Roman"/>
          <w:i/>
          <w:sz w:val="20"/>
          <w:szCs w:val="20"/>
          <w:lang w:val="en-US"/>
        </w:rPr>
        <w:t>Serious mental illness and disrupted caregiving for children - a nationwide, register-based cohort study</w:t>
      </w:r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A33FD9">
        <w:rPr>
          <w:rFonts w:ascii="Times New Roman" w:hAnsi="Times New Roman" w:cs="Times New Roman"/>
          <w:i/>
          <w:iCs/>
          <w:sz w:val="20"/>
          <w:szCs w:val="20"/>
          <w:lang w:val="en-US"/>
        </w:rPr>
        <w:t>J. Clin. Psychiatry</w:t>
      </w:r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2015. </w:t>
      </w:r>
      <w:r w:rsidR="00357BAD" w:rsidRPr="00357BAD">
        <w:rPr>
          <w:rFonts w:ascii="Times New Roman" w:hAnsi="Times New Roman" w:cs="Times New Roman"/>
          <w:sz w:val="20"/>
          <w:szCs w:val="20"/>
          <w:lang w:val="en-US"/>
        </w:rPr>
        <w:t>(August), pp. 1006–1014.</w:t>
      </w:r>
    </w:p>
    <w:p w:rsidR="00A33FD9" w:rsidRDefault="00A33FD9" w:rsidP="00A33FD9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A33FD9" w:rsidRPr="00A33FD9" w:rsidRDefault="00A33FD9" w:rsidP="00A33FD9">
      <w:pPr>
        <w:pStyle w:val="Listeafsnit"/>
        <w:numPr>
          <w:ilvl w:val="0"/>
          <w:numId w:val="4"/>
        </w:num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Thorup, A. a. E., Jepsen, J. R.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Ellersgaard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, D. V., Burton, B. K.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Christiani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, C. J.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Hemager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, N.,  Ranning. A, Nordentoft, M. </w:t>
      </w:r>
      <w:r w:rsidRPr="00A33FD9">
        <w:rPr>
          <w:rFonts w:ascii="Times New Roman" w:hAnsi="Times New Roman" w:cs="Times New Roman"/>
          <w:i/>
          <w:sz w:val="20"/>
          <w:szCs w:val="20"/>
          <w:lang w:val="en-US"/>
        </w:rPr>
        <w:t>The Danish High Risk and Resilience Study – VIA 7 - a cohort study of 520 7-year-old children born of parents diagnosed with either schizophrenia, bipolar disorder or neither of these two mental disorders</w:t>
      </w:r>
      <w:r w:rsidRPr="00A33FD9">
        <w:rPr>
          <w:rFonts w:ascii="Times New Roman" w:hAnsi="Times New Roman" w:cs="Times New Roman"/>
          <w:sz w:val="20"/>
          <w:szCs w:val="20"/>
          <w:lang w:val="en-US"/>
        </w:rPr>
        <w:t>. BMC Psychiatry, 15(1), 2015</w:t>
      </w:r>
    </w:p>
    <w:p w:rsidR="00A33FD9" w:rsidRDefault="00A33FD9" w:rsidP="00A33FD9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A33FD9" w:rsidRPr="00A33FD9" w:rsidRDefault="00A33FD9" w:rsidP="00A33FD9">
      <w:pPr>
        <w:pStyle w:val="Listeafsnit"/>
        <w:numPr>
          <w:ilvl w:val="0"/>
          <w:numId w:val="4"/>
        </w:num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Ranning A, Laursen TM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Thorup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A,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Hjorthøj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C, Nordentoft M. </w:t>
      </w:r>
      <w:r w:rsidRPr="00A33FD9">
        <w:rPr>
          <w:rFonts w:ascii="Times New Roman" w:hAnsi="Times New Roman" w:cs="Times New Roman"/>
          <w:i/>
          <w:sz w:val="20"/>
          <w:szCs w:val="20"/>
          <w:lang w:val="en-US"/>
        </w:rPr>
        <w:t>Children of Parents with Serious Mental Illness: With Whom Do They Grow up? - A Prospective, Population-based Study</w:t>
      </w:r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. J Am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Acad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Child </w:t>
      </w:r>
      <w:proofErr w:type="spellStart"/>
      <w:r w:rsidRPr="00A33FD9">
        <w:rPr>
          <w:rFonts w:ascii="Times New Roman" w:hAnsi="Times New Roman" w:cs="Times New Roman"/>
          <w:sz w:val="20"/>
          <w:szCs w:val="20"/>
          <w:lang w:val="en-US"/>
        </w:rPr>
        <w:t>Adolesc</w:t>
      </w:r>
      <w:proofErr w:type="spellEnd"/>
      <w:r w:rsidRPr="00A33FD9">
        <w:rPr>
          <w:rFonts w:ascii="Times New Roman" w:hAnsi="Times New Roman" w:cs="Times New Roman"/>
          <w:sz w:val="20"/>
          <w:szCs w:val="20"/>
          <w:lang w:val="en-US"/>
        </w:rPr>
        <w:t xml:space="preserve"> Psychiatry. 2016;55(11)</w:t>
      </w:r>
    </w:p>
    <w:p w:rsidR="00A33FD9" w:rsidRDefault="00A33FD9" w:rsidP="00A33FD9">
      <w:pPr>
        <w:spacing w:after="0"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:rsidR="00A33FD9" w:rsidRPr="00A33FD9" w:rsidRDefault="00A33FD9" w:rsidP="00A33FD9">
      <w:pPr>
        <w:pStyle w:val="Listeafsnit"/>
        <w:numPr>
          <w:ilvl w:val="0"/>
          <w:numId w:val="4"/>
        </w:numPr>
        <w:spacing w:after="0" w:line="360" w:lineRule="auto"/>
        <w:rPr>
          <w:rFonts w:ascii="Times New Roman" w:hAnsi="Times New Roman" w:cs="Times New Roman"/>
          <w:sz w:val="20"/>
          <w:szCs w:val="20"/>
        </w:rPr>
      </w:pPr>
      <w:r w:rsidRPr="00A33FD9">
        <w:rPr>
          <w:rFonts w:ascii="Times New Roman" w:hAnsi="Times New Roman" w:cs="Times New Roman"/>
          <w:sz w:val="20"/>
          <w:szCs w:val="20"/>
        </w:rPr>
        <w:t xml:space="preserve">Ranning A. </w:t>
      </w:r>
      <w:r w:rsidRPr="00A33FD9">
        <w:rPr>
          <w:rFonts w:ascii="Times New Roman" w:hAnsi="Times New Roman" w:cs="Times New Roman"/>
          <w:i/>
          <w:sz w:val="20"/>
          <w:szCs w:val="20"/>
        </w:rPr>
        <w:t xml:space="preserve">Opvækstvilkår for børn af forældre med skizofreni. </w:t>
      </w:r>
      <w:proofErr w:type="spellStart"/>
      <w:r w:rsidRPr="00A33FD9">
        <w:rPr>
          <w:rFonts w:ascii="Times New Roman" w:hAnsi="Times New Roman" w:cs="Times New Roman"/>
          <w:sz w:val="20"/>
          <w:szCs w:val="20"/>
        </w:rPr>
        <w:t>Bestpractice</w:t>
      </w:r>
      <w:proofErr w:type="spellEnd"/>
      <w:r w:rsidRPr="00A33FD9">
        <w:rPr>
          <w:rFonts w:ascii="Times New Roman" w:hAnsi="Times New Roman" w:cs="Times New Roman"/>
          <w:sz w:val="20"/>
          <w:szCs w:val="20"/>
        </w:rPr>
        <w:t xml:space="preserve">, 2015, </w:t>
      </w:r>
      <w:proofErr w:type="spellStart"/>
      <w:r w:rsidRPr="00A33FD9">
        <w:rPr>
          <w:rFonts w:ascii="Times New Roman" w:hAnsi="Times New Roman" w:cs="Times New Roman"/>
          <w:sz w:val="20"/>
          <w:szCs w:val="20"/>
        </w:rPr>
        <w:t>Vol</w:t>
      </w:r>
      <w:proofErr w:type="spellEnd"/>
      <w:r w:rsidRPr="00A33FD9">
        <w:rPr>
          <w:rFonts w:ascii="Times New Roman" w:hAnsi="Times New Roman" w:cs="Times New Roman"/>
          <w:sz w:val="20"/>
          <w:szCs w:val="20"/>
        </w:rPr>
        <w:t xml:space="preserve"> 31, p.14-17.</w:t>
      </w:r>
    </w:p>
    <w:p w:rsidR="00A33FD9" w:rsidRPr="00A33FD9" w:rsidRDefault="00A33FD9" w:rsidP="00A33FD9">
      <w:pPr>
        <w:pStyle w:val="Listeafsnit"/>
        <w:spacing w:after="0" w:line="360" w:lineRule="auto"/>
        <w:ind w:left="360"/>
        <w:rPr>
          <w:rFonts w:ascii="Times New Roman" w:hAnsi="Times New Roman" w:cs="Times New Roman"/>
          <w:sz w:val="20"/>
          <w:szCs w:val="20"/>
        </w:rPr>
      </w:pPr>
    </w:p>
    <w:p w:rsidR="00A33FD9" w:rsidRPr="00A33FD9" w:rsidRDefault="00A33FD9" w:rsidP="00A33FD9">
      <w:pPr>
        <w:pStyle w:val="Listeafsnit"/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Pr="00A33FD9">
        <w:rPr>
          <w:rFonts w:ascii="Times New Roman" w:hAnsi="Times New Roman" w:cs="Times New Roman"/>
          <w:sz w:val="20"/>
          <w:szCs w:val="20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>Ranning, A., Laursen, T., Agerbo, E., Thorup, A., Hjorthøj, C., Richardt, J., … Nordentoft, M. (2018). School performance from primary education in the adolescent offspring of parents with schizophrenia and bipolar disorder– a national, register-based study, 1–8. http://doi.org/10.1017/S0033291717003518</w:t>
      </w:r>
    </w:p>
    <w:p w:rsidR="00A33FD9" w:rsidRPr="00A33FD9" w:rsidRDefault="00A33FD9" w:rsidP="00A33FD9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</w:p>
    <w:p w:rsidR="00A33FD9" w:rsidRPr="00A33FD9" w:rsidRDefault="00A33FD9" w:rsidP="00A33FD9">
      <w:pPr>
        <w:pStyle w:val="Listeafsnit"/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>Sørensen, H. J., Deb</w:t>
      </w:r>
      <w:r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ost, J.-C., Agerbo, E., Benros, 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M. E., </w:t>
      </w:r>
      <w:r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Ranning, A. 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McGrath, J., Mortensen, P. B., … Petersen, L. (2018). Polygenic Risk Scores, School Achievement, and Risk for Schizophrenia: A Danish Population-Based Study. </w:t>
      </w:r>
      <w:r w:rsidRPr="00A33FD9">
        <w:rPr>
          <w:rFonts w:ascii="Times New Roman" w:hAnsi="Times New Roman" w:cs="Times New Roman"/>
          <w:i/>
          <w:iCs/>
          <w:noProof/>
          <w:sz w:val="20"/>
          <w:szCs w:val="24"/>
          <w:lang w:val="en-US"/>
        </w:rPr>
        <w:t>Biological Psychiatry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, </w:t>
      </w:r>
      <w:r w:rsidRPr="00A33FD9">
        <w:rPr>
          <w:rFonts w:ascii="Times New Roman" w:hAnsi="Times New Roman" w:cs="Times New Roman"/>
          <w:i/>
          <w:iCs/>
          <w:noProof/>
          <w:sz w:val="20"/>
          <w:szCs w:val="24"/>
          <w:lang w:val="en-US"/>
        </w:rPr>
        <w:t>In Press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>.</w:t>
      </w:r>
    </w:p>
    <w:p w:rsidR="00A33FD9" w:rsidRPr="00A33FD9" w:rsidRDefault="00A33FD9" w:rsidP="00A33FD9">
      <w:pPr>
        <w:pStyle w:val="Listeafsnit"/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</w:p>
    <w:p w:rsidR="00A33FD9" w:rsidRDefault="00A33FD9" w:rsidP="00A33FD9">
      <w:pPr>
        <w:pStyle w:val="Listeafsnit"/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  <w:r w:rsidRPr="00A33FD9">
        <w:rPr>
          <w:rFonts w:ascii="Times New Roman" w:hAnsi="Times New Roman" w:cs="Times New Roman"/>
          <w:noProof/>
          <w:sz w:val="20"/>
          <w:szCs w:val="24"/>
        </w:rPr>
        <w:t xml:space="preserve">Thorup, A. A. E., Laursen, T. M., Munk-Olsen, T., Ranning, A., Mortensen, P. B., Plessen, K. J., &amp; Nordentoft, M. (2018). 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Incidence of child and adolescent mental disorders in children aged 0-17 with familial high risk for severe mental illness - A Danish register study. </w:t>
      </w:r>
      <w:r w:rsidRPr="00A33FD9">
        <w:rPr>
          <w:rFonts w:ascii="Times New Roman" w:hAnsi="Times New Roman" w:cs="Times New Roman"/>
          <w:i/>
          <w:iCs/>
          <w:noProof/>
          <w:sz w:val="20"/>
          <w:szCs w:val="24"/>
          <w:lang w:val="en-US"/>
        </w:rPr>
        <w:t>Schizophrenia Research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, </w:t>
      </w:r>
      <w:r w:rsidRPr="00A33FD9">
        <w:rPr>
          <w:rFonts w:ascii="Times New Roman" w:hAnsi="Times New Roman" w:cs="Times New Roman"/>
          <w:i/>
          <w:iCs/>
          <w:noProof/>
          <w:sz w:val="20"/>
          <w:szCs w:val="24"/>
          <w:lang w:val="en-US"/>
        </w:rPr>
        <w:t>197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>, 298–304. http://doi.org/10.1016/j.schres.2017.11.009</w:t>
      </w:r>
    </w:p>
    <w:p w:rsidR="00A33FD9" w:rsidRPr="00A33FD9" w:rsidRDefault="00A33FD9" w:rsidP="00A33FD9">
      <w:pPr>
        <w:pStyle w:val="Listeafsnit"/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szCs w:val="24"/>
          <w:lang w:val="en-US"/>
        </w:rPr>
      </w:pPr>
    </w:p>
    <w:p w:rsidR="00A33FD9" w:rsidRPr="009A2D4C" w:rsidRDefault="00A33FD9" w:rsidP="00A33FD9">
      <w:pPr>
        <w:pStyle w:val="Listeafsnit"/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lang w:val="en-US"/>
        </w:rPr>
      </w:pPr>
      <w:r w:rsidRPr="00A33FD9">
        <w:rPr>
          <w:rFonts w:ascii="Times New Roman" w:hAnsi="Times New Roman" w:cs="Times New Roman"/>
          <w:noProof/>
          <w:sz w:val="20"/>
          <w:szCs w:val="24"/>
        </w:rPr>
        <w:t xml:space="preserve">Vigod, S. N., Laursen, T. M., Ranning, A., Nordentoft, M., &amp; Munk-Olsen, T. (2018). 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Out-of-home placement to age 18 years in children exposed to a postpartum mental disorder. </w:t>
      </w:r>
      <w:r w:rsidRPr="00A33FD9">
        <w:rPr>
          <w:rFonts w:ascii="Times New Roman" w:hAnsi="Times New Roman" w:cs="Times New Roman"/>
          <w:i/>
          <w:iCs/>
          <w:noProof/>
          <w:sz w:val="20"/>
          <w:szCs w:val="24"/>
          <w:lang w:val="en-US"/>
        </w:rPr>
        <w:t>Acta Psychiatrica Scandinavica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 xml:space="preserve">, </w:t>
      </w:r>
      <w:r w:rsidRPr="00A33FD9">
        <w:rPr>
          <w:rFonts w:ascii="Times New Roman" w:hAnsi="Times New Roman" w:cs="Times New Roman"/>
          <w:i/>
          <w:iCs/>
          <w:noProof/>
          <w:sz w:val="20"/>
          <w:szCs w:val="24"/>
          <w:lang w:val="en-US"/>
        </w:rPr>
        <w:t>138</w:t>
      </w:r>
      <w:r w:rsidRPr="00A33FD9">
        <w:rPr>
          <w:rFonts w:ascii="Times New Roman" w:hAnsi="Times New Roman" w:cs="Times New Roman"/>
          <w:noProof/>
          <w:sz w:val="20"/>
          <w:szCs w:val="24"/>
          <w:lang w:val="en-US"/>
        </w:rPr>
        <w:t>(1), 35–43. http://doi.org/10.1111/acps.12890</w:t>
      </w:r>
    </w:p>
    <w:p w:rsidR="009A2D4C" w:rsidRPr="009A2D4C" w:rsidRDefault="009A2D4C" w:rsidP="009A2D4C">
      <w:pPr>
        <w:pStyle w:val="Listeafsnit"/>
        <w:rPr>
          <w:rFonts w:ascii="Times New Roman" w:hAnsi="Times New Roman" w:cs="Times New Roman"/>
          <w:noProof/>
          <w:sz w:val="20"/>
          <w:lang w:val="en-US"/>
        </w:rPr>
      </w:pPr>
    </w:p>
    <w:p w:rsidR="009A2D4C" w:rsidRDefault="009A2D4C" w:rsidP="00A33FD9">
      <w:pPr>
        <w:pStyle w:val="Listeafsnit"/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lang w:val="en-US"/>
        </w:rPr>
      </w:pPr>
      <w:r w:rsidRPr="009A2D4C">
        <w:rPr>
          <w:rFonts w:ascii="Times New Roman" w:hAnsi="Times New Roman" w:cs="Times New Roman"/>
          <w:noProof/>
          <w:sz w:val="20"/>
          <w:lang w:val="en-US"/>
        </w:rPr>
        <w:t>Ranning, A., Benros, M. E., Hjorthøj, C., Thorup, A., Davidsen, K. A., Nordentoft, M., Laursen, T. M. and Sørensen, H. J. (2018) ‘Morbidity and Mortality in Offspring of Parents with Schizophrenia and Affective Disorders – A Nationwide Register-based Cohort Study in 2 Million Individuals.’</w:t>
      </w:r>
      <w:r>
        <w:rPr>
          <w:rFonts w:ascii="Times New Roman" w:hAnsi="Times New Roman" w:cs="Times New Roman"/>
          <w:noProof/>
          <w:sz w:val="20"/>
          <w:lang w:val="en-US"/>
        </w:rPr>
        <w:t xml:space="preserve"> Schizophrenia Bulletin. Accepted for publication.</w:t>
      </w:r>
    </w:p>
    <w:p w:rsidR="009A2D4C" w:rsidRPr="009A2D4C" w:rsidRDefault="009A2D4C" w:rsidP="009A2D4C">
      <w:pPr>
        <w:pStyle w:val="Listeafsnit"/>
        <w:rPr>
          <w:rFonts w:ascii="Times New Roman" w:hAnsi="Times New Roman" w:cs="Times New Roman"/>
          <w:noProof/>
          <w:sz w:val="20"/>
          <w:lang w:val="en-US"/>
        </w:rPr>
      </w:pPr>
    </w:p>
    <w:p w:rsidR="009A2D4C" w:rsidRPr="00A33FD9" w:rsidRDefault="009A2D4C" w:rsidP="00A33FD9">
      <w:pPr>
        <w:pStyle w:val="Listeafsnit"/>
        <w:widowControl w:val="0"/>
        <w:numPr>
          <w:ilvl w:val="0"/>
          <w:numId w:val="4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0"/>
          <w:lang w:val="en-US"/>
        </w:rPr>
      </w:pPr>
      <w:r w:rsidRPr="009A2D4C">
        <w:rPr>
          <w:rFonts w:ascii="Times New Roman" w:hAnsi="Times New Roman" w:cs="Times New Roman"/>
          <w:noProof/>
          <w:sz w:val="20"/>
          <w:lang w:val="en-US"/>
        </w:rPr>
        <w:t>Katja Glejsted Ingstrup, Thomas Munk Laursen, Veerle Bergink,</w:t>
      </w:r>
      <w:r>
        <w:rPr>
          <w:rFonts w:ascii="Times New Roman" w:hAnsi="Times New Roman" w:cs="Times New Roman"/>
          <w:noProof/>
          <w:sz w:val="20"/>
          <w:lang w:val="en-US"/>
        </w:rPr>
        <w:t xml:space="preserve"> </w:t>
      </w:r>
      <w:r w:rsidRPr="009A2D4C">
        <w:rPr>
          <w:rFonts w:ascii="Times New Roman" w:hAnsi="Times New Roman" w:cs="Times New Roman"/>
          <w:noProof/>
          <w:sz w:val="20"/>
          <w:lang w:val="en-US"/>
        </w:rPr>
        <w:t>Anne Ranning, Trine Munk-Olsen, Association of Timing of Onset of Maternal Mental Disorders With Completion of Primary Education in Offspring</w:t>
      </w:r>
      <w:r>
        <w:rPr>
          <w:rFonts w:ascii="Times New Roman" w:hAnsi="Times New Roman" w:cs="Times New Roman"/>
          <w:noProof/>
          <w:sz w:val="20"/>
          <w:lang w:val="en-US"/>
        </w:rPr>
        <w:t xml:space="preserve">. JAMA Psychiatry. </w:t>
      </w:r>
      <w:r w:rsidRPr="009A2D4C">
        <w:rPr>
          <w:rFonts w:ascii="Times New Roman" w:hAnsi="Times New Roman" w:cs="Times New Roman"/>
          <w:noProof/>
          <w:sz w:val="20"/>
          <w:lang w:val="en-US"/>
        </w:rPr>
        <w:t>Published online March 20, 2019. doi:10.1001/jamapsychiatry.2019.0041</w:t>
      </w:r>
    </w:p>
    <w:p w:rsidR="00A33FD9" w:rsidRPr="009A2D4C" w:rsidRDefault="00A33FD9" w:rsidP="00A33FD9">
      <w:pPr>
        <w:rPr>
          <w:lang w:val="en-US"/>
        </w:rPr>
      </w:pPr>
      <w:r>
        <w:fldChar w:fldCharType="end"/>
      </w:r>
    </w:p>
    <w:p w:rsidR="00A33FD9" w:rsidRPr="009A2D4C" w:rsidRDefault="00A33FD9" w:rsidP="00A33FD9">
      <w:pPr>
        <w:rPr>
          <w:lang w:val="en-US"/>
        </w:rPr>
      </w:pPr>
    </w:p>
    <w:p w:rsidR="00A33FD9" w:rsidRPr="00BD2661" w:rsidRDefault="00A33FD9" w:rsidP="00A33FD9">
      <w:pPr>
        <w:rPr>
          <w:lang w:val="en-US"/>
        </w:rPr>
      </w:pPr>
    </w:p>
    <w:p w:rsidR="00A33FD9" w:rsidRPr="00D544D2" w:rsidRDefault="00A33FD9" w:rsidP="00A33FD9">
      <w:pPr>
        <w:pStyle w:val="Listeafsnit"/>
        <w:spacing w:after="0" w:line="360" w:lineRule="auto"/>
        <w:ind w:left="360"/>
        <w:rPr>
          <w:rFonts w:ascii="Times New Roman" w:hAnsi="Times New Roman" w:cs="Times New Roman"/>
          <w:sz w:val="20"/>
          <w:szCs w:val="20"/>
          <w:lang w:val="en-US"/>
        </w:rPr>
      </w:pPr>
    </w:p>
    <w:p w:rsidR="00A33FD9" w:rsidRPr="00D544D2" w:rsidRDefault="00A33FD9" w:rsidP="00A33FD9">
      <w:pPr>
        <w:pStyle w:val="Listeafsnit"/>
        <w:spacing w:after="0" w:line="360" w:lineRule="auto"/>
        <w:ind w:left="0"/>
        <w:rPr>
          <w:rFonts w:ascii="Times New Roman" w:hAnsi="Times New Roman" w:cs="Times New Roman"/>
          <w:sz w:val="20"/>
          <w:szCs w:val="20"/>
          <w:lang w:val="en-US"/>
        </w:rPr>
      </w:pPr>
    </w:p>
    <w:p w:rsidR="00A33FD9" w:rsidRDefault="00A33FD9" w:rsidP="008B3E68">
      <w:pPr>
        <w:spacing w:after="0" w:line="36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:rsidR="00D544D2" w:rsidRPr="00D544D2" w:rsidRDefault="00D544D2" w:rsidP="008B3E68">
      <w:pPr>
        <w:pStyle w:val="Listeafsnit"/>
        <w:spacing w:after="0" w:line="360" w:lineRule="auto"/>
        <w:ind w:left="0"/>
        <w:rPr>
          <w:rFonts w:ascii="Times New Roman" w:hAnsi="Times New Roman" w:cs="Times New Roman"/>
          <w:sz w:val="20"/>
          <w:szCs w:val="20"/>
          <w:lang w:val="en-US"/>
        </w:rPr>
      </w:pPr>
    </w:p>
    <w:p w:rsidR="00424EF8" w:rsidRPr="00D544D2" w:rsidRDefault="00196D27" w:rsidP="008B3E6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sectPr w:rsidR="00424EF8" w:rsidRPr="00D544D2" w:rsidSect="00CD0597">
      <w:pgSz w:w="11906" w:h="16838"/>
      <w:pgMar w:top="1701" w:right="1134" w:bottom="993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E36CD2"/>
    <w:multiLevelType w:val="hybridMultilevel"/>
    <w:tmpl w:val="BBD09DFE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553B97"/>
    <w:multiLevelType w:val="hybridMultilevel"/>
    <w:tmpl w:val="E11EC2A8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44C4FCC"/>
    <w:multiLevelType w:val="hybridMultilevel"/>
    <w:tmpl w:val="649419E8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83B377A"/>
    <w:multiLevelType w:val="hybridMultilevel"/>
    <w:tmpl w:val="F558C722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69F3"/>
    <w:rsid w:val="00021105"/>
    <w:rsid w:val="00033384"/>
    <w:rsid w:val="00075236"/>
    <w:rsid w:val="00094607"/>
    <w:rsid w:val="000A5D8E"/>
    <w:rsid w:val="000C5956"/>
    <w:rsid w:val="00166698"/>
    <w:rsid w:val="00196D27"/>
    <w:rsid w:val="001C775F"/>
    <w:rsid w:val="002D5A61"/>
    <w:rsid w:val="00323D9F"/>
    <w:rsid w:val="003409DB"/>
    <w:rsid w:val="00357BAD"/>
    <w:rsid w:val="003F76E0"/>
    <w:rsid w:val="00466181"/>
    <w:rsid w:val="00505248"/>
    <w:rsid w:val="005C2676"/>
    <w:rsid w:val="005D0212"/>
    <w:rsid w:val="007F496E"/>
    <w:rsid w:val="00840376"/>
    <w:rsid w:val="008A5E66"/>
    <w:rsid w:val="008B3E68"/>
    <w:rsid w:val="009738D2"/>
    <w:rsid w:val="00994156"/>
    <w:rsid w:val="009A2D4C"/>
    <w:rsid w:val="00A070BA"/>
    <w:rsid w:val="00A33FD9"/>
    <w:rsid w:val="00B063E6"/>
    <w:rsid w:val="00B60E89"/>
    <w:rsid w:val="00B679E5"/>
    <w:rsid w:val="00B7174B"/>
    <w:rsid w:val="00BB69F3"/>
    <w:rsid w:val="00BD2661"/>
    <w:rsid w:val="00C736FE"/>
    <w:rsid w:val="00CD0597"/>
    <w:rsid w:val="00CF79DA"/>
    <w:rsid w:val="00D26498"/>
    <w:rsid w:val="00D544D2"/>
    <w:rsid w:val="00DE45E7"/>
    <w:rsid w:val="00DF2819"/>
    <w:rsid w:val="00E23B09"/>
    <w:rsid w:val="00E870FA"/>
    <w:rsid w:val="00EA2195"/>
    <w:rsid w:val="00EB0C7F"/>
    <w:rsid w:val="00F33B09"/>
    <w:rsid w:val="00F36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197CC03-4537-4424-8BA5-4DD62A6F47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Listeafsnit">
    <w:name w:val="List Paragraph"/>
    <w:basedOn w:val="Normal"/>
    <w:uiPriority w:val="34"/>
    <w:qFormat/>
    <w:rsid w:val="00323D9F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23D9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a-DK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3409D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3409D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297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8710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57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508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5357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8455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26057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01271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06981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23947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023660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852473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79837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0957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505910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99554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608122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4694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470170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559755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15916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831957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18354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933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7A503398-5642-4C0B-B3FF-04195D1388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53</Words>
  <Characters>5251</Characters>
  <Application>Microsoft Office Word</Application>
  <DocSecurity>0</DocSecurity>
  <Lines>71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Region Hovedstaden</Company>
  <LinksUpToDate>false</LinksUpToDate>
  <CharactersWithSpaces>60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e Ranning</dc:creator>
  <cp:lastModifiedBy>Jette Louise Skovgaard Larsen</cp:lastModifiedBy>
  <cp:revision>2</cp:revision>
  <cp:lastPrinted>2018-08-31T20:11:00Z</cp:lastPrinted>
  <dcterms:created xsi:type="dcterms:W3CDTF">2019-04-07T19:16:00Z</dcterms:created>
  <dcterms:modified xsi:type="dcterms:W3CDTF">2019-04-07T1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Name 0_1">
    <vt:lpwstr>American Political Science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Harvard - Cite Them Right 9th edition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author-date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7th edition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Unique User Id_1">
    <vt:lpwstr>d7f2965d-7440-3345-92c8-fbd4f28f8a95</vt:lpwstr>
  </property>
  <property fmtid="{D5CDD505-2E9C-101B-9397-08002B2CF9AE}" pid="25" name="OfficeInstanceGUID">
    <vt:lpwstr>{825B2AE7-B187-4260-BF1A-C63662A3EF29}</vt:lpwstr>
  </property>
</Properties>
</file>